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216C5B"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216C5B" w:rsidRPr="00F65848">
        <w:rPr>
          <w:rFonts w:cs="Helvetica"/>
          <w:color w:val="333333"/>
        </w:rPr>
        <w:fldChar w:fldCharType="separate"/>
      </w:r>
      <w:r w:rsidR="0092105D" w:rsidRPr="00F65848">
        <w:rPr>
          <w:rFonts w:cs="Helvetica"/>
          <w:noProof/>
          <w:color w:val="333333"/>
        </w:rPr>
        <w:t>(2015)</w:t>
      </w:r>
      <w:r w:rsidR="00216C5B"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rsidR="006F667F" w:rsidRPr="00F65848" w:rsidRDefault="006F667F" w:rsidP="006F667F">
      <w:pPr>
        <w:ind w:left="720"/>
        <w:rPr>
          <w:rFonts w:cs="Helvetica"/>
          <w:color w:val="333333"/>
        </w:rPr>
      </w:pPr>
      <w:r w:rsidRPr="00F61D91">
        <w:t xml:space="preserve">"At times, we also eyed each other warily – like when Bobby Inman faced off against Martin Hellman and Whit </w:t>
      </w:r>
      <w:proofErr w:type="spellStart"/>
      <w:r w:rsidRPr="00F61D91">
        <w:t>Diffie</w:t>
      </w:r>
      <w:proofErr w:type="spellEnd"/>
      <w:r w:rsidRPr="00F61D91">
        <w:t xml:space="preserve"> over public-key encryption and commercialization; or during the controversy over the Clipper [chip] in the 1990s; and, more recently, afte</w:t>
      </w:r>
      <w:r w:rsidR="0092105D" w:rsidRPr="00F61D91">
        <w:t>r the actions of Edward Snowden</w:t>
      </w:r>
      <w:r w:rsidRPr="00F61D91">
        <w:t>"</w:t>
      </w:r>
      <w:r w:rsidR="0092105D" w:rsidRPr="00F61D91">
        <w:t xml:space="preserve"> (</w:t>
      </w:r>
      <w:proofErr w:type="spellStart"/>
      <w:r w:rsidR="0092105D" w:rsidRPr="00F61D91">
        <w:t>para</w:t>
      </w:r>
      <w:proofErr w:type="spellEnd"/>
      <w:r w:rsidR="0092105D" w:rsidRPr="00F61D91">
        <w:t xml:space="preserve"> 15).</w:t>
      </w:r>
    </w:p>
    <w:p w:rsidR="006F667F" w:rsidRPr="00F47FF0" w:rsidRDefault="006F667F" w:rsidP="00F47FF0">
      <w:r w:rsidRPr="00F47FF0">
        <w:t xml:space="preserve">One reason that Sec. Carter puts such emphasis on the need to "renew the bonds of trust and rebuild the bridge </w:t>
      </w:r>
      <w:proofErr w:type="spellStart"/>
      <w:r w:rsidRPr="00F47FF0">
        <w:t>bridge</w:t>
      </w:r>
      <w:proofErr w:type="spellEnd"/>
      <w:r w:rsidRPr="00F47FF0">
        <w:t xml:space="preserve"> between the Pentagon and Silicon Valley"</w:t>
      </w:r>
      <w:r w:rsidR="0092105D" w:rsidRPr="00F47FF0">
        <w:t xml:space="preserve"> (</w:t>
      </w:r>
      <w:proofErr w:type="spellStart"/>
      <w:r w:rsidR="0092105D" w:rsidRPr="00F47FF0">
        <w:t>para</w:t>
      </w:r>
      <w:proofErr w:type="spellEnd"/>
      <w:r w:rsidR="0092105D" w:rsidRPr="00F47FF0">
        <w:t xml:space="preserve"> 16)</w:t>
      </w:r>
      <w:r w:rsidRPr="00F47FF0">
        <w:t xml:space="preserve"> is simply that it's where many of the high technology companies are located. The Valley's top firm, Apple Computer, has XX billion in cash on hand, greater than the total market valuation of the top five Defense Firms.</w:t>
      </w:r>
      <w:r w:rsidRPr="00F47FF0">
        <w:footnoteReference w:id="1"/>
      </w:r>
      <w:r w:rsidR="008A5975" w:rsidRPr="00F47FF0">
        <w:t xml:space="preserve"> However, Sec. Carter also made reference to </w:t>
      </w:r>
      <w:r w:rsidR="006109A5" w:rsidRPr="00F47FF0">
        <w:t xml:space="preserve">the </w:t>
      </w:r>
      <w:r w:rsidR="008A5975" w:rsidRPr="00F47FF0">
        <w:t xml:space="preserve">economic </w:t>
      </w:r>
      <w:r w:rsidR="006109A5" w:rsidRPr="00F47FF0">
        <w:t xml:space="preserve">importance of </w:t>
      </w:r>
      <w:r w:rsidR="008A5975" w:rsidRPr="00F47FF0">
        <w:t xml:space="preserve">geography when describing why Silicon Valley is not just a shorthand for the location of the headquarters of a range of prominent vendors: </w:t>
      </w:r>
    </w:p>
    <w:p w:rsidR="00E151F7" w:rsidRPr="00F61D91" w:rsidRDefault="00E151F7" w:rsidP="008A5975">
      <w:pPr>
        <w:ind w:left="360"/>
      </w:pPr>
      <w:r w:rsidRPr="00F61D91">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1D91">
        <w:t xml:space="preserve"> region a nexus for innovation</w:t>
      </w:r>
      <w:r w:rsidRPr="00F61D91">
        <w:t>"</w:t>
      </w:r>
      <w:r w:rsidR="0092105D" w:rsidRPr="00F61D91">
        <w:t xml:space="preserve"> (</w:t>
      </w:r>
      <w:proofErr w:type="spellStart"/>
      <w:r w:rsidR="0092105D" w:rsidRPr="00F61D91">
        <w:t>para</w:t>
      </w:r>
      <w:proofErr w:type="spellEnd"/>
      <w:r w:rsidR="0092105D" w:rsidRPr="00F61D91">
        <w:t xml:space="preserve"> 43).</w:t>
      </w:r>
    </w:p>
    <w:p w:rsidR="009F5F5C" w:rsidRDefault="0033667F" w:rsidP="0011666F">
      <w:r>
        <w:t xml:space="preserve">While Sec. Carter's established the importance of </w:t>
      </w:r>
      <w:proofErr w:type="spellStart"/>
      <w:r>
        <w:t>DoD</w:t>
      </w:r>
      <w:proofErr w:type="spellEnd"/>
      <w:r>
        <w:t xml:space="preserve">-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fldSimple w:instr=" REF _Ref436061223 \h  \* MERGEFORMAT ">
        <w:r w:rsidR="00496703" w:rsidRPr="00F65848">
          <w:t>Figure 1</w:t>
        </w:r>
      </w:fldSimple>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w:t>
      </w:r>
      <w:proofErr w:type="spellStart"/>
      <w:r w:rsidR="008B303C">
        <w:t>DoD</w:t>
      </w:r>
      <w:proofErr w:type="spellEnd"/>
      <w:r w:rsidR="008B303C">
        <w:t xml:space="preserve"> contract spending. </w:t>
      </w:r>
      <w:r w:rsidR="003D6302">
        <w:t>There was a large and sustained increase starting in 2009, driven by Hewlett Packard's acquisition of Electronic Data Systems which had a been a significant defense contractor.</w:t>
      </w:r>
      <w:r w:rsidR="003D6302">
        <w:rPr>
          <w:rStyle w:val="FootnoteReference"/>
        </w:rPr>
        <w:footnoteReference w:id="2"/>
      </w:r>
      <w:r w:rsidR="009F5F5C">
        <w:t xml:space="preserve"> </w:t>
      </w:r>
    </w:p>
    <w:p w:rsidR="00CD52E0" w:rsidRDefault="009F5F5C" w:rsidP="0011666F">
      <w:r>
        <w:t>Beneath the top-line trends,</w:t>
      </w:r>
      <w:r w:rsidR="00CD52E0">
        <w:t xml:space="preserve"> three points stand out about the </w:t>
      </w:r>
      <w:r w:rsidR="008A4B83">
        <w:t xml:space="preserve">relationship between the </w:t>
      </w:r>
      <w:proofErr w:type="spellStart"/>
      <w:r w:rsidR="008A4B83">
        <w:t>DoD</w:t>
      </w:r>
      <w:proofErr w:type="spellEnd"/>
      <w:r w:rsidR="008A4B83">
        <w:t xml:space="preserve"> an</w:t>
      </w:r>
      <w:r w:rsidR="00CD52E0">
        <w:t xml:space="preserve">d major Silicon Valley vendors: </w:t>
      </w:r>
      <w:r w:rsidR="008A4B83">
        <w:t xml:space="preserve">the narrowness of the base, the persistence of </w:t>
      </w:r>
      <w:r w:rsidR="0003314E">
        <w:t>the top tier but tumult beneath that</w:t>
      </w:r>
      <w:r w:rsidR="008A4B83">
        <w:t>, and the avoidance of cuts due to drawdown or the budget caps</w:t>
      </w:r>
      <w:r w:rsidR="0003314E">
        <w:t xml:space="preserve"> thanks to Hewlett Packard</w:t>
      </w:r>
      <w:r w:rsidR="008A4B83">
        <w:t>.</w:t>
      </w:r>
    </w:p>
    <w:p w:rsidR="008A5975" w:rsidRDefault="008A5975" w:rsidP="000665BD">
      <w:pPr>
        <w:pStyle w:val="Caption"/>
        <w:keepNext/>
        <w:rPr>
          <w:sz w:val="22"/>
          <w:szCs w:val="22"/>
        </w:rPr>
      </w:pPr>
      <w:bookmarkStart w:id="1" w:name="_Ref436061223"/>
      <w:r w:rsidRPr="00F65848">
        <w:rPr>
          <w:sz w:val="22"/>
          <w:szCs w:val="22"/>
        </w:rPr>
        <w:lastRenderedPageBreak/>
        <w:t xml:space="preserve">Figure </w:t>
      </w:r>
      <w:r w:rsidR="00216C5B" w:rsidRPr="00F65848">
        <w:rPr>
          <w:sz w:val="22"/>
          <w:szCs w:val="22"/>
        </w:rPr>
        <w:fldChar w:fldCharType="begin"/>
      </w:r>
      <w:r w:rsidR="00175E6B" w:rsidRPr="00F65848">
        <w:rPr>
          <w:sz w:val="22"/>
          <w:szCs w:val="22"/>
        </w:rPr>
        <w:instrText xml:space="preserve"> SEQ Figure \* ARABIC </w:instrText>
      </w:r>
      <w:r w:rsidR="00216C5B" w:rsidRPr="00F65848">
        <w:rPr>
          <w:sz w:val="22"/>
          <w:szCs w:val="22"/>
        </w:rPr>
        <w:fldChar w:fldCharType="separate"/>
      </w:r>
      <w:r w:rsidRPr="00F65848">
        <w:rPr>
          <w:noProof/>
          <w:sz w:val="22"/>
          <w:szCs w:val="22"/>
        </w:rPr>
        <w:t>1</w:t>
      </w:r>
      <w:r w:rsidR="00216C5B"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rsidR="000665BD" w:rsidRPr="000665BD" w:rsidRDefault="000665BD" w:rsidP="000665BD">
      <w:r>
        <w:rPr>
          <w:noProof/>
        </w:rPr>
        <w:drawing>
          <wp:inline distT="0" distB="0" distL="0" distR="0">
            <wp:extent cx="5943600" cy="4245610"/>
            <wp:effectExtent l="0" t="0" r="0" b="0"/>
            <wp:docPr id="1" name="SubCustom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Customer-1.png"/>
                    <pic:cNvPicPr/>
                  </pic:nvPicPr>
                  <pic:blipFill>
                    <a:blip r:embed="rId12" r:link="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245610"/>
                    </a:xfrm>
                    <a:prstGeom prst="rect">
                      <a:avLst/>
                    </a:prstGeom>
                  </pic:spPr>
                </pic:pic>
              </a:graphicData>
            </a:graphic>
          </wp:inline>
        </w:drawing>
      </w:r>
    </w:p>
    <w:p w:rsidR="00510D3A" w:rsidRDefault="00510D3A" w:rsidP="00510D3A">
      <w:pPr>
        <w:pStyle w:val="Heading3"/>
      </w:pPr>
      <w:r>
        <w:t>Narrow Silicon Valley Base</w:t>
      </w:r>
    </w:p>
    <w:p w:rsidR="00E01930" w:rsidRDefault="00216C5B" w:rsidP="0011666F">
      <w:fldSimple w:instr=" REF _Ref436061223 \h  \* MERGEFORMAT ">
        <w:r w:rsidR="00AE48E7" w:rsidRPr="00F65848">
          <w:t>Figure 1</w:t>
        </w:r>
      </w:fldSimple>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D154A0">
        <w:t xml:space="preserve">between 2013 and </w:t>
      </w:r>
      <w:r w:rsidR="00E01930" w:rsidRPr="00F65848">
        <w:t>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rsidR="00676BAC" w:rsidRDefault="00872243" w:rsidP="0011666F">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 xml:space="preserve">The secondary category is other R&amp;D and knowledge-based services (5 percent of obligations), which are the predominant service provided by Stanford University throughout the study period and the other major Silicon Valley vendors in the first </w:t>
      </w:r>
      <w:r w:rsidR="000738A8">
        <w:lastRenderedPageBreak/>
        <w:t>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rsidR="00510D3A" w:rsidRDefault="00510D3A" w:rsidP="00510D3A">
      <w:pPr>
        <w:pStyle w:val="Heading3"/>
      </w:pPr>
      <w:r>
        <w:t xml:space="preserve">Persistence </w:t>
      </w:r>
      <w:r w:rsidR="00B4514F">
        <w:t xml:space="preserve">in the Top Tier, Tumult Below </w:t>
      </w:r>
    </w:p>
    <w:p w:rsidR="00BF1BCE" w:rsidRPr="00F61D91" w:rsidRDefault="00510D3A" w:rsidP="0011666F">
      <w:pPr>
        <w:rPr>
          <w:shd w:val="clear" w:color="auto" w:fill="FFFFFF"/>
        </w:rPr>
      </w:pPr>
      <w:r w:rsidRPr="00F61D91">
        <w:rPr>
          <w:shd w:val="clear" w:color="auto" w:fill="FFFFFF"/>
        </w:rPr>
        <w:t xml:space="preserve">Another noteworthy trend is that </w:t>
      </w:r>
      <w:r w:rsidR="00BF1BCE" w:rsidRPr="00F61D91">
        <w:rPr>
          <w:shd w:val="clear" w:color="auto" w:fill="FFFFFF"/>
        </w:rPr>
        <w:t xml:space="preserve">while companies do slowly rise and fall, there is significant stability within the top companies. Aggregated across the study period, the </w:t>
      </w:r>
      <w:r w:rsidR="0003314E">
        <w:rPr>
          <w:shd w:val="clear" w:color="auto" w:fill="FFFFFF"/>
        </w:rPr>
        <w:t xml:space="preserve">top five vendor families accounted for more than 97 </w:t>
      </w:r>
      <w:r w:rsidR="00BF1BCE" w:rsidRPr="00F61D91">
        <w:rPr>
          <w:shd w:val="clear" w:color="auto" w:fill="FFFFFF"/>
        </w:rPr>
        <w:t>percent of total obligations</w:t>
      </w:r>
      <w:r w:rsidR="0003314E">
        <w:rPr>
          <w:shd w:val="clear" w:color="auto" w:fill="FFFFFF"/>
        </w:rPr>
        <w:t xml:space="preserve">. For the remaining major Silicon Valley vendors had obligations of </w:t>
      </w:r>
      <w:r w:rsidR="00BF1BCE" w:rsidRPr="00F61D91">
        <w:rPr>
          <w:shd w:val="clear" w:color="auto" w:fill="FFFFFF"/>
        </w:rPr>
        <w:t>barely over half a billion dollars</w:t>
      </w:r>
      <w:r w:rsidR="0003314E">
        <w:rPr>
          <w:shd w:val="clear" w:color="auto" w:fill="FFFFFF"/>
        </w:rPr>
        <w:t xml:space="preserve"> over twenty five years</w:t>
      </w:r>
      <w:r w:rsidR="00BF1BCE" w:rsidRPr="00F61D91">
        <w:rPr>
          <w:shd w:val="clear" w:color="auto" w:fill="FFFFFF"/>
        </w:rPr>
        <w:t xml:space="preserve">. </w:t>
      </w:r>
      <w:r w:rsidR="00D154A0" w:rsidRPr="00F61D91">
        <w:rPr>
          <w:shd w:val="clear" w:color="auto" w:fill="FFFFFF"/>
        </w:rPr>
        <w:t xml:space="preserve">Status as a notable </w:t>
      </w:r>
      <w:proofErr w:type="spellStart"/>
      <w:r w:rsidR="00D154A0" w:rsidRPr="00F61D91">
        <w:rPr>
          <w:shd w:val="clear" w:color="auto" w:fill="FFFFFF"/>
        </w:rPr>
        <w:t>DoD</w:t>
      </w:r>
      <w:proofErr w:type="spellEnd"/>
      <w:r w:rsidR="00D154A0" w:rsidRPr="00F61D91">
        <w:rPr>
          <w:shd w:val="clear" w:color="auto" w:fill="FFFFFF"/>
        </w:rPr>
        <w:t xml:space="preserve"> partner does not guarantee future business. Varian Associates obligations did begin to drop off the charts even before the company split into three parts in 1999.</w:t>
      </w:r>
      <w:r w:rsidR="00D154A0" w:rsidRPr="00F61D91">
        <w:rPr>
          <w:shd w:val="clear" w:color="auto" w:fill="FFFFFF"/>
        </w:rPr>
        <w:footnoteReference w:id="4"/>
      </w:r>
      <w:r w:rsidR="00D154A0" w:rsidRPr="00F61D91">
        <w:rPr>
          <w:shd w:val="clear" w:color="auto" w:fill="FFFFFF"/>
        </w:rPr>
        <w:t xml:space="preserve"> Nonetheless, this consistency is remarkable given the dynamism and turnover in the technology sector during this period. </w:t>
      </w:r>
      <w:fldSimple w:instr=" REF _Ref436061223 \h  \* MERGEFORMAT ">
        <w:r w:rsidR="00D154A0" w:rsidRPr="00F61D91">
          <w:rPr>
            <w:shd w:val="clear" w:color="auto" w:fill="FFFFFF"/>
          </w:rPr>
          <w:t>Figure 1</w:t>
        </w:r>
      </w:fldSimple>
      <w:r w:rsidR="00D154A0" w:rsidRPr="00F61D91">
        <w:rPr>
          <w:shd w:val="clear" w:color="auto" w:fill="FFFFFF"/>
        </w:rPr>
        <w:t xml:space="preserve"> provides one clue as to the resilience of these specific vendors, each of them is </w:t>
      </w:r>
      <w:r w:rsidR="00005033">
        <w:rPr>
          <w:shd w:val="clear" w:color="auto" w:fill="FFFFFF"/>
        </w:rPr>
        <w:t xml:space="preserve">consistently </w:t>
      </w:r>
      <w:r w:rsidR="00D154A0" w:rsidRPr="00F61D91">
        <w:rPr>
          <w:shd w:val="clear" w:color="auto" w:fill="FFFFFF"/>
        </w:rPr>
        <w:t>s</w:t>
      </w:r>
      <w:r w:rsidR="00005033">
        <w:rPr>
          <w:shd w:val="clear" w:color="auto" w:fill="FFFFFF"/>
        </w:rPr>
        <w:t xml:space="preserve">elling to multiple parts of </w:t>
      </w:r>
      <w:proofErr w:type="spellStart"/>
      <w:r w:rsidR="00005033">
        <w:rPr>
          <w:shd w:val="clear" w:color="auto" w:fill="FFFFFF"/>
        </w:rPr>
        <w:t>DoD</w:t>
      </w:r>
      <w:proofErr w:type="spellEnd"/>
      <w:r w:rsidR="00005033">
        <w:rPr>
          <w:shd w:val="clear" w:color="auto" w:fill="FFFFFF"/>
        </w:rPr>
        <w:t>, a trait that appears to be necessary, but not sufficient, for staying in the top tier.</w:t>
      </w:r>
    </w:p>
    <w:p w:rsidR="002B6757" w:rsidRDefault="00260248" w:rsidP="0011666F">
      <w:pPr>
        <w:rPr>
          <w:shd w:val="clear" w:color="auto" w:fill="FFFFFF"/>
        </w:rPr>
      </w:pPr>
      <w:r w:rsidRPr="00F61D91">
        <w:rPr>
          <w:shd w:val="clear" w:color="auto" w:fill="FFFFFF"/>
        </w:rPr>
        <w:t>This finding can illuminate the question of why Silicon Valley companies do not do more business</w:t>
      </w:r>
      <w:r w:rsidR="00F60FDC" w:rsidRPr="00F61D91">
        <w:rPr>
          <w:shd w:val="clear" w:color="auto" w:fill="FFFFFF"/>
        </w:rPr>
        <w:t xml:space="preserve"> with the Department of Defense</w:t>
      </w:r>
      <w:r w:rsidR="00680F3C" w:rsidRPr="00F61D91">
        <w:rPr>
          <w:shd w:val="clear" w:color="auto" w:fill="FFFFFF"/>
        </w:rPr>
        <w:t xml:space="preserve">. </w:t>
      </w:r>
      <w:r w:rsidR="00F10FA5" w:rsidRPr="00F61D91">
        <w:rPr>
          <w:shd w:val="clear" w:color="auto" w:fill="FFFFFF"/>
        </w:rPr>
        <w:t xml:space="preserve">Loren Thompson </w:t>
      </w:r>
      <w:r w:rsidR="00216C5B" w:rsidRPr="00F61D91">
        <w:rPr>
          <w:shd w:val="clear" w:color="auto" w:fill="FFFFFF"/>
        </w:rPr>
        <w:fldChar w:fldCharType="begin" w:fldLock="1"/>
      </w:r>
      <w:r w:rsidR="00217609" w:rsidRPr="00F61D91">
        <w:rPr>
          <w:shd w:val="clear" w:color="auto" w:fill="FFFFFF"/>
        </w:rPr>
        <w:instrText>ADDIN CSL_CITATION { "citationItems" : [ { "id" : "ITEM-1", "itemData" : { "URL" : "http://www.forbes.com/sites/lorenthompson/2015/04/27/five-reasons-why-silicon-valley-wont-partner-with-the-pentagon/", "accessed" : { "date-parts" : [ [ "2015", "12", "2" ] ] }, "id" : "ITEM-1", "issued" : { "date-parts" : [ [ "0" ] ] }, "title" : "Five Reasons Why Silicon Valley Won't Partner With The Pentagon - Forbes", "type" : "webpage" }, "suppress-author" : 1, "uris" : [ "http://www.mendeley.com/documents/?uuid=252c0a7d-eae2-40f1-bc08-b019295aabcc" ] } ], "mendeley" : { "formattedCitation" : "(\u201cFive Reasons Why Silicon Valley Won\u2019t Partner With The Pentagon - Forbes,\u201d n.d.)", "plainTextFormattedCitation" : "(\u201cFive Reasons Why Silicon Valley Won\u2019t Partner With The Pentagon - Forbes,\u201d n.d.)", "previouslyFormattedCitation" : "(\u201cFive Reasons Why Silicon Valley Won\u2019t Partner With The Pentagon - Forbes,\u201d n.d.)" }, "properties" : { "noteIndex" : 0 }, "schema" : "https://github.com/citation-style-language/schema/raw/master/csl-citation.json" }</w:instrText>
      </w:r>
      <w:r w:rsidR="00216C5B" w:rsidRPr="00F61D91">
        <w:rPr>
          <w:shd w:val="clear" w:color="auto" w:fill="FFFFFF"/>
        </w:rPr>
        <w:fldChar w:fldCharType="separate"/>
      </w:r>
      <w:r w:rsidR="00217609" w:rsidRPr="00F61D91">
        <w:rPr>
          <w:shd w:val="clear" w:color="auto" w:fill="FFFFFF"/>
        </w:rPr>
        <w:t>(“Five Reasons Why Silicon Valley Won’t Partner With The Pentagon - Forbes,” n.d.)</w:t>
      </w:r>
      <w:r w:rsidR="00216C5B" w:rsidRPr="00F61D91">
        <w:rPr>
          <w:shd w:val="clear" w:color="auto" w:fill="FFFFFF"/>
        </w:rPr>
        <w:fldChar w:fldCharType="end"/>
      </w:r>
      <w:r w:rsidR="00217609" w:rsidRPr="00F61D91">
        <w:rPr>
          <w:shd w:val="clear" w:color="auto" w:fill="FFFFFF"/>
        </w:rPr>
        <w:t xml:space="preserve"> </w:t>
      </w:r>
      <w:r w:rsidR="00F10FA5" w:rsidRPr="00F61D91">
        <w:rPr>
          <w:shd w:val="clear" w:color="auto" w:fill="FFFFFF"/>
        </w:rPr>
        <w:t xml:space="preserve">argues that </w:t>
      </w:r>
      <w:r w:rsidR="00217609" w:rsidRPr="00F61D91">
        <w:rPr>
          <w:shd w:val="clear" w:color="auto" w:fill="FFFFFF"/>
        </w:rPr>
        <w:t xml:space="preserve">efforts by </w:t>
      </w:r>
      <w:proofErr w:type="spellStart"/>
      <w:r w:rsidR="00217609" w:rsidRPr="00F61D91">
        <w:rPr>
          <w:shd w:val="clear" w:color="auto" w:fill="FFFFFF"/>
        </w:rPr>
        <w:t>DoD</w:t>
      </w:r>
      <w:proofErr w:type="spellEnd"/>
      <w:r w:rsidR="00217609" w:rsidRPr="00F61D91">
        <w:rPr>
          <w:shd w:val="clear" w:color="auto" w:fill="FFFFFF"/>
        </w:rPr>
        <w:t xml:space="preserve"> to bring in </w:t>
      </w:r>
      <w:r w:rsidR="00F10FA5" w:rsidRPr="00F61D91">
        <w:rPr>
          <w:shd w:val="clear" w:color="auto" w:fill="FFFFFF"/>
        </w:rPr>
        <w:t>contracting with the government is not appealing to Silicon Valley due because they have a range of downside</w:t>
      </w:r>
      <w:r w:rsidR="002B568C" w:rsidRPr="00F61D91">
        <w:rPr>
          <w:shd w:val="clear" w:color="auto" w:fill="FFFFFF"/>
        </w:rPr>
        <w:t xml:space="preserve">s while providing low profits. </w:t>
      </w:r>
      <w:r w:rsidR="005B44D6" w:rsidRPr="00F61D91">
        <w:rPr>
          <w:shd w:val="clear" w:color="auto" w:fill="FFFFFF"/>
        </w:rPr>
        <w:t xml:space="preserve">Thomson and Sec. Carter both identify fear of </w:t>
      </w:r>
      <w:proofErr w:type="spellStart"/>
      <w:r w:rsidR="005B44D6" w:rsidRPr="00F61D91">
        <w:rPr>
          <w:shd w:val="clear" w:color="auto" w:fill="FFFFFF"/>
        </w:rPr>
        <w:t>DoD</w:t>
      </w:r>
      <w:proofErr w:type="spellEnd"/>
      <w:r w:rsidR="005B44D6" w:rsidRPr="00F61D91">
        <w:rPr>
          <w:shd w:val="clear" w:color="auto" w:fill="FFFFFF"/>
        </w:rPr>
        <w:t xml:space="preserve"> policies regarding intellectual property as an important issue, though Sec. Carter emphasized that “[w]e need the creativity and innovation that comes from start-ups and small businesses, and we know that part of doing business with them involves protecting their intellectual property” (</w:t>
      </w:r>
      <w:proofErr w:type="spellStart"/>
      <w:r w:rsidR="005B44D6" w:rsidRPr="00F61D91">
        <w:rPr>
          <w:shd w:val="clear" w:color="auto" w:fill="FFFFFF"/>
        </w:rPr>
        <w:t>para</w:t>
      </w:r>
      <w:proofErr w:type="spellEnd"/>
      <w:r w:rsidR="005B44D6" w:rsidRPr="00F61D91">
        <w:rPr>
          <w:shd w:val="clear" w:color="auto" w:fill="FFFFFF"/>
        </w:rPr>
        <w:t xml:space="preserve"> 48). Thompson</w:t>
      </w:r>
      <w:r w:rsidR="006D1245" w:rsidRPr="00F61D91">
        <w:rPr>
          <w:shd w:val="clear" w:color="auto" w:fill="FFFFFF"/>
        </w:rPr>
        <w:t>’s</w:t>
      </w:r>
      <w:r w:rsidR="005B44D6" w:rsidRPr="00F61D91">
        <w:rPr>
          <w:shd w:val="clear" w:color="auto" w:fill="FFFFFF"/>
        </w:rPr>
        <w:t xml:space="preserve"> broader </w:t>
      </w:r>
      <w:r w:rsidR="002B568C" w:rsidRPr="00F61D91">
        <w:rPr>
          <w:shd w:val="clear" w:color="auto" w:fill="FFFFFF"/>
        </w:rPr>
        <w:t>critique, which is applicable to the commercial sector as a whole, does fit with the narrowness of the base</w:t>
      </w:r>
      <w:r w:rsidR="00005033">
        <w:rPr>
          <w:shd w:val="clear" w:color="auto" w:fill="FFFFFF"/>
        </w:rPr>
        <w:t xml:space="preserve">. It also may help explain why vendors like Intel, Network Appliance, </w:t>
      </w:r>
      <w:proofErr w:type="spellStart"/>
      <w:r w:rsidR="00005033">
        <w:rPr>
          <w:shd w:val="clear" w:color="auto" w:fill="FFFFFF"/>
        </w:rPr>
        <w:t>VMWare</w:t>
      </w:r>
      <w:proofErr w:type="spellEnd"/>
      <w:r w:rsidR="00005033">
        <w:rPr>
          <w:shd w:val="clear" w:color="auto" w:fill="FFFFFF"/>
        </w:rPr>
        <w:t xml:space="preserve"> , Symantec, and </w:t>
      </w:r>
      <w:proofErr w:type="spellStart"/>
      <w:r w:rsidR="00005033">
        <w:rPr>
          <w:shd w:val="clear" w:color="auto" w:fill="FFFFFF"/>
        </w:rPr>
        <w:t>Synex</w:t>
      </w:r>
      <w:proofErr w:type="spellEnd"/>
      <w:r w:rsidR="00005033">
        <w:rPr>
          <w:shd w:val="clear" w:color="auto" w:fill="FFFFFF"/>
        </w:rPr>
        <w:t xml:space="preserve"> </w:t>
      </w:r>
      <w:r w:rsidR="00B246CE">
        <w:rPr>
          <w:shd w:val="clear" w:color="auto" w:fill="FFFFFF"/>
        </w:rPr>
        <w:t xml:space="preserve">all were obligated at least ten million dollars </w:t>
      </w:r>
      <w:r w:rsidR="00AC2754">
        <w:rPr>
          <w:shd w:val="clear" w:color="auto" w:fill="FFFFFF"/>
        </w:rPr>
        <w:t xml:space="preserve">over the study period but never became consistent </w:t>
      </w:r>
      <w:proofErr w:type="spellStart"/>
      <w:r w:rsidR="00AC2754">
        <w:rPr>
          <w:shd w:val="clear" w:color="auto" w:fill="FFFFFF"/>
        </w:rPr>
        <w:t>DoD</w:t>
      </w:r>
      <w:proofErr w:type="spellEnd"/>
      <w:r w:rsidR="00AC2754">
        <w:rPr>
          <w:shd w:val="clear" w:color="auto" w:fill="FFFFFF"/>
        </w:rPr>
        <w:t xml:space="preserve"> contractors. </w:t>
      </w:r>
    </w:p>
    <w:p w:rsidR="006D1245" w:rsidRDefault="00B51AAB" w:rsidP="0011666F">
      <w:pPr>
        <w:rPr>
          <w:shd w:val="clear" w:color="auto" w:fill="FFFFFF"/>
        </w:rPr>
      </w:pPr>
      <w:r>
        <w:rPr>
          <w:shd w:val="clear" w:color="auto" w:fill="FFFFFF"/>
        </w:rPr>
        <w:t>Other coverage of</w:t>
      </w:r>
      <w:r w:rsidR="00F47FF0" w:rsidRPr="00CF4AE3">
        <w:rPr>
          <w:shd w:val="clear" w:color="auto" w:fill="FFFFFF"/>
        </w:rPr>
        <w:t xml:space="preserve"> Silicon Valley leaders </w:t>
      </w:r>
      <w:r>
        <w:rPr>
          <w:shd w:val="clear" w:color="auto" w:fill="FFFFFF"/>
        </w:rPr>
        <w:t xml:space="preserve">and </w:t>
      </w:r>
      <w:r w:rsidR="002B6757">
        <w:rPr>
          <w:shd w:val="clear" w:color="auto" w:fill="FFFFFF"/>
        </w:rPr>
        <w:t>analysts</w:t>
      </w:r>
      <w:r>
        <w:rPr>
          <w:shd w:val="clear" w:color="auto" w:fill="FFFFFF"/>
        </w:rPr>
        <w:t xml:space="preserve"> </w:t>
      </w:r>
      <w:r w:rsidR="00F47FF0" w:rsidRPr="00CF4AE3">
        <w:rPr>
          <w:shd w:val="clear" w:color="auto" w:fill="FFFFFF"/>
        </w:rPr>
        <w:t xml:space="preserve">echo the distrust mentioned by Sec. Carter and the broader </w:t>
      </w:r>
      <w:r w:rsidR="00CF4AE3" w:rsidRPr="00CF4AE3">
        <w:rPr>
          <w:shd w:val="clear" w:color="auto" w:fill="FFFFFF"/>
        </w:rPr>
        <w:t>concerns about the procurement system</w:t>
      </w:r>
      <w:r>
        <w:rPr>
          <w:shd w:val="clear" w:color="auto" w:fill="FFFFFF"/>
        </w:rPr>
        <w:t xml:space="preserve"> with a particular emphasis on the pace of operations</w:t>
      </w:r>
      <w:r w:rsidR="00CF4AE3" w:rsidRPr="00CF4AE3">
        <w:rPr>
          <w:shd w:val="clear" w:color="auto" w:fill="FFFFFF"/>
        </w:rPr>
        <w:t>. Art Gilliland, a CEO with a cyber security firm said that his sector “</w:t>
      </w:r>
      <w:r w:rsidR="00CF4AE3">
        <w:rPr>
          <w:shd w:val="clear" w:color="auto" w:fill="FFFFFF"/>
        </w:rPr>
        <w:t xml:space="preserve">often would like to work with the government, if not for the </w:t>
      </w:r>
      <w:r>
        <w:rPr>
          <w:shd w:val="clear" w:color="auto" w:fill="FFFFFF"/>
        </w:rPr>
        <w:t>often intensely</w:t>
      </w:r>
      <w:r w:rsidR="00CF4AE3">
        <w:rPr>
          <w:shd w:val="clear" w:color="auto" w:fill="FFFFFF"/>
        </w:rPr>
        <w:t xml:space="preserve"> bureaucratic and expensive process it entails. Often, he says, selling into the government requires certifications that cost companies upwards of $100,000, and can take more than a year to receive” </w:t>
      </w:r>
      <w:r w:rsidR="00216C5B">
        <w:rPr>
          <w:shd w:val="clear" w:color="auto" w:fill="FFFFFF"/>
        </w:rPr>
        <w:fldChar w:fldCharType="begin" w:fldLock="1"/>
      </w:r>
      <w:r w:rsidR="00CF4AE3">
        <w:rPr>
          <w:shd w:val="clear" w:color="auto" w:fill="FFFFFF"/>
        </w:rPr>
        <w:instrText>ADDIN CSL_CITATION { "citationItems" : [ { "id" : "ITEM-1", "itemData" : { "URL" : "http://www.ibtimes.com/pentagon-silicon-valley-whats-government-2141778", "accessed" : { "date-parts" : [ [ "2015", "12", "3" ] ] }, "author" : [ { "dropping-particle" : "", "family" : "Markowitz", "given" : "Eric", "non-dropping-particle" : "", "parse-names" : false, "suffix" : "" } ], "container-title" : "International Business Times", "id" : "ITEM-1", "issued" : { "date-parts" : [ [ "2015" ] ] }, "title" : "Pentagon In Silicon Valley: What's The Government Up To?", "type" : "webpage" }, "uris" : [ "http://www.mendeley.com/documents/?uuid=4d3f330f-e837-4f5f-a96f-4c4714103e0d" ] } ], "mendeley" : { "formattedCitation" : "(Markowitz, 2015)", "plainTextFormattedCitation" : "(Markowitz, 2015)" }, "properties" : { "noteIndex" : 0 }, "schema" : "https://github.com/citation-style-language/schema/raw/master/csl-citation.json" }</w:instrText>
      </w:r>
      <w:r w:rsidR="00216C5B">
        <w:rPr>
          <w:shd w:val="clear" w:color="auto" w:fill="FFFFFF"/>
        </w:rPr>
        <w:fldChar w:fldCharType="separate"/>
      </w:r>
      <w:r w:rsidR="00CF4AE3" w:rsidRPr="00CF4AE3">
        <w:rPr>
          <w:noProof/>
          <w:shd w:val="clear" w:color="auto" w:fill="FFFFFF"/>
        </w:rPr>
        <w:t>(Markowitz, 2015)</w:t>
      </w:r>
      <w:r w:rsidR="00216C5B">
        <w:rPr>
          <w:shd w:val="clear" w:color="auto" w:fill="FFFFFF"/>
        </w:rPr>
        <w:fldChar w:fldCharType="end"/>
      </w:r>
      <w:r w:rsidR="00CF4AE3">
        <w:rPr>
          <w:shd w:val="clear" w:color="auto" w:fill="FFFFFF"/>
        </w:rPr>
        <w:t xml:space="preserve">. This specific complaint highlights the issue of barriers to entry. For </w:t>
      </w:r>
      <w:r>
        <w:rPr>
          <w:shd w:val="clear" w:color="auto" w:fill="FFFFFF"/>
        </w:rPr>
        <w:t>well capitalized vendors</w:t>
      </w:r>
      <w:r w:rsidR="00CF4AE3">
        <w:rPr>
          <w:shd w:val="clear" w:color="auto" w:fill="FFFFFF"/>
        </w:rPr>
        <w:t xml:space="preserve">, $100,000 may be a drop in the bucket, but </w:t>
      </w:r>
      <w:r>
        <w:rPr>
          <w:shd w:val="clear" w:color="auto" w:fill="FFFFFF"/>
        </w:rPr>
        <w:t xml:space="preserve">time is a precious commodity. </w:t>
      </w:r>
    </w:p>
    <w:p w:rsidR="002B6757" w:rsidRDefault="002B6757" w:rsidP="0011666F">
      <w:r>
        <w:rPr>
          <w:shd w:val="clear" w:color="auto" w:fill="FFFFFF"/>
        </w:rPr>
        <w:t xml:space="preserve">Based on the major vendors included in this study, it appears that the those vendors that can at times breach $30 to $50 million in annual obligations have overcome the procedural and cultural barriers of working with </w:t>
      </w:r>
      <w:proofErr w:type="spellStart"/>
      <w:r>
        <w:rPr>
          <w:shd w:val="clear" w:color="auto" w:fill="FFFFFF"/>
        </w:rPr>
        <w:t>DoD</w:t>
      </w:r>
      <w:proofErr w:type="spellEnd"/>
      <w:r>
        <w:rPr>
          <w:shd w:val="clear" w:color="auto" w:fill="FFFFFF"/>
        </w:rPr>
        <w:t xml:space="preserve">. </w:t>
      </w:r>
      <w:r w:rsidR="00987180">
        <w:rPr>
          <w:shd w:val="clear" w:color="auto" w:fill="FFFFFF"/>
        </w:rPr>
        <w:t xml:space="preserve">There's no theoretical or regulatory logic to that particular cutoff, however, it does </w:t>
      </w:r>
      <w:r w:rsidR="00987180">
        <w:rPr>
          <w:shd w:val="clear" w:color="auto" w:fill="FFFFFF"/>
        </w:rPr>
        <w:lastRenderedPageBreak/>
        <w:t>serve as a warning that smaller successes in Silicon Valley-</w:t>
      </w:r>
      <w:proofErr w:type="spellStart"/>
      <w:r w:rsidR="00987180">
        <w:rPr>
          <w:shd w:val="clear" w:color="auto" w:fill="FFFFFF"/>
        </w:rPr>
        <w:t>DoD</w:t>
      </w:r>
      <w:proofErr w:type="spellEnd"/>
      <w:r w:rsidR="00987180">
        <w:rPr>
          <w:shd w:val="clear" w:color="auto" w:fill="FFFFFF"/>
        </w:rPr>
        <w:t xml:space="preserve"> match-making will not necessarily blossom into longstanding partnerships. This pattern will be put to the test when complete obligation data is released for fiscal year 2015. In 2014, Cisco Systems burst onto the scene with nearly one hundred million in obligations. If this high barrier to entry is indeed one of the main constraints on Silicon Valley vending, than that company would qualify as a top tier </w:t>
      </w:r>
      <w:proofErr w:type="spellStart"/>
      <w:r w:rsidR="00987180">
        <w:rPr>
          <w:shd w:val="clear" w:color="auto" w:fill="FFFFFF"/>
        </w:rPr>
        <w:t>DoD</w:t>
      </w:r>
      <w:proofErr w:type="spellEnd"/>
      <w:r w:rsidR="00987180">
        <w:rPr>
          <w:shd w:val="clear" w:color="auto" w:fill="FFFFFF"/>
        </w:rPr>
        <w:t xml:space="preserve"> Silicon Valley vendor in 2015 as well.</w:t>
      </w:r>
    </w:p>
    <w:p w:rsidR="00510D3A" w:rsidRDefault="00510D3A" w:rsidP="00510D3A">
      <w:pPr>
        <w:pStyle w:val="Heading3"/>
      </w:pPr>
      <w:r>
        <w:t>Silicon Valley Avoided Drawn down and Budget Cap Cuts</w:t>
      </w:r>
      <w:r w:rsidR="00987180">
        <w:t>, Thanks to Hewlett Packard</w:t>
      </w:r>
    </w:p>
    <w:p w:rsidR="00510D3A" w:rsidRDefault="00510D3A" w:rsidP="00510D3A">
      <w:r>
        <w:t xml:space="preserve">However, in aggregate the partnership grown during the drawdown. Average spending from 2010-2012 was over 190 percent higher than the 2000-2009 levels.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p>
    <w:p w:rsidR="00F60FDC" w:rsidRDefault="00F60FDC" w:rsidP="00F60FDC">
      <w:pPr>
        <w:pStyle w:val="ListParagraph"/>
        <w:numPr>
          <w:ilvl w:val="0"/>
          <w:numId w:val="2"/>
        </w:numPr>
        <w:spacing w:after="160" w:line="252" w:lineRule="auto"/>
      </w:pPr>
      <w:r>
        <w:t>SV is concerned about security and privacy after the Snowden leaks about NSA surveillance</w:t>
      </w:r>
    </w:p>
    <w:p w:rsidR="00F60FDC" w:rsidRDefault="00F60FDC" w:rsidP="00F60FDC">
      <w:pPr>
        <w:pStyle w:val="ListParagraph"/>
        <w:numPr>
          <w:ilvl w:val="0"/>
          <w:numId w:val="2"/>
        </w:numPr>
        <w:spacing w:after="160" w:line="252" w:lineRule="auto"/>
      </w:pPr>
      <w:r>
        <w:t>Government bureaucracy moves too slowly for SV</w:t>
      </w:r>
    </w:p>
    <w:p w:rsidR="00F60FDC" w:rsidRDefault="00F60FDC" w:rsidP="00F60FDC">
      <w:pPr>
        <w:pStyle w:val="ListParagraph"/>
        <w:numPr>
          <w:ilvl w:val="0"/>
          <w:numId w:val="2"/>
        </w:numPr>
        <w:spacing w:after="160" w:line="252" w:lineRule="auto"/>
      </w:pPr>
      <w:r>
        <w:t xml:space="preserve">Too much </w:t>
      </w:r>
      <w:proofErr w:type="spellStart"/>
      <w:r>
        <w:t>gov</w:t>
      </w:r>
      <w:proofErr w:type="spellEnd"/>
      <w:r>
        <w:t xml:space="preserve"> oversight, regulations and rules for procurement</w:t>
      </w:r>
    </w:p>
    <w:p w:rsidR="00F60FDC" w:rsidRDefault="00F60FDC" w:rsidP="00F60FDC">
      <w:pPr>
        <w:pStyle w:val="ListParagraph"/>
        <w:numPr>
          <w:ilvl w:val="0"/>
          <w:numId w:val="2"/>
        </w:numPr>
        <w:spacing w:after="160" w:line="252" w:lineRule="auto"/>
      </w:pPr>
      <w:r>
        <w:t xml:space="preserve">Too long of a process to secure a </w:t>
      </w:r>
      <w:proofErr w:type="spellStart"/>
      <w:r>
        <w:t>gov</w:t>
      </w:r>
      <w:proofErr w:type="spellEnd"/>
      <w:r>
        <w:t xml:space="preserve"> contract</w:t>
      </w:r>
    </w:p>
    <w:p w:rsidR="00F60FDC" w:rsidRDefault="00F60FDC" w:rsidP="00F60FDC">
      <w:pPr>
        <w:pStyle w:val="ListParagraph"/>
        <w:numPr>
          <w:ilvl w:val="0"/>
          <w:numId w:val="2"/>
        </w:numPr>
        <w:spacing w:after="160" w:line="252" w:lineRule="auto"/>
      </w:pPr>
      <w:r>
        <w:t>Expensive certifications required to work with the government</w:t>
      </w:r>
    </w:p>
    <w:p w:rsidR="00510D3A" w:rsidRDefault="00510D3A" w:rsidP="00AE48E7"/>
    <w:p w:rsidR="00F60FDC" w:rsidRDefault="00F60FDC" w:rsidP="00F60FDC">
      <w:pPr>
        <w:pStyle w:val="ListParagraph"/>
        <w:numPr>
          <w:ilvl w:val="0"/>
          <w:numId w:val="3"/>
        </w:numPr>
        <w:spacing w:after="160" w:line="252" w:lineRule="auto"/>
      </w:pPr>
      <w:r>
        <w:t>Low margins</w:t>
      </w:r>
    </w:p>
    <w:p w:rsidR="00F60FDC" w:rsidRDefault="00F60FDC" w:rsidP="00F60FDC">
      <w:pPr>
        <w:pStyle w:val="ListParagraph"/>
        <w:numPr>
          <w:ilvl w:val="0"/>
          <w:numId w:val="3"/>
        </w:numPr>
        <w:spacing w:after="160" w:line="252" w:lineRule="auto"/>
      </w:pPr>
      <w:r>
        <w:t>Intellectual property risks</w:t>
      </w:r>
    </w:p>
    <w:p w:rsidR="00F60FDC" w:rsidRDefault="00F60FDC" w:rsidP="00F60FDC">
      <w:pPr>
        <w:pStyle w:val="ListParagraph"/>
        <w:numPr>
          <w:ilvl w:val="0"/>
          <w:numId w:val="3"/>
        </w:numPr>
        <w:spacing w:after="160" w:line="252" w:lineRule="auto"/>
      </w:pPr>
      <w:r>
        <w:t>Stifling regulations</w:t>
      </w:r>
    </w:p>
    <w:p w:rsidR="00F60FDC" w:rsidRDefault="00F60FDC" w:rsidP="00F60FDC">
      <w:pPr>
        <w:pStyle w:val="ListParagraph"/>
        <w:numPr>
          <w:ilvl w:val="0"/>
          <w:numId w:val="3"/>
        </w:numPr>
        <w:spacing w:after="160" w:line="252" w:lineRule="auto"/>
      </w:pPr>
      <w:r>
        <w:t>The Pentagon doesn’t trust market forces</w:t>
      </w:r>
    </w:p>
    <w:p w:rsidR="00F60FDC" w:rsidRDefault="00F60FDC" w:rsidP="00F60FDC">
      <w:pPr>
        <w:pStyle w:val="ListParagraph"/>
        <w:numPr>
          <w:ilvl w:val="0"/>
          <w:numId w:val="3"/>
        </w:numPr>
        <w:spacing w:after="160" w:line="252" w:lineRule="auto"/>
      </w:pPr>
      <w:r>
        <w:t xml:space="preserve">Unreliable – the Pentagon relies on the political system (Congress), which could halt or stem production </w:t>
      </w:r>
    </w:p>
    <w:p w:rsidR="00F60FDC" w:rsidRDefault="00F60FDC" w:rsidP="00AE48E7"/>
    <w:p w:rsidR="0005164C" w:rsidRPr="00F65848" w:rsidRDefault="002F09D0" w:rsidP="00AE48E7">
      <w:r>
        <w:t xml:space="preserve">When the trends are examined at the </w:t>
      </w:r>
      <w:proofErr w:type="spellStart"/>
      <w:r>
        <w:t>DoD</w:t>
      </w:r>
      <w:proofErr w:type="spellEnd"/>
      <w:r>
        <w:t xml:space="preserve"> component level, they hold both good news and bad news for </w:t>
      </w:r>
      <w:proofErr w:type="spellStart"/>
      <w:r>
        <w:t>DoD</w:t>
      </w:r>
      <w:proofErr w:type="spellEnd"/>
      <w:r>
        <w:t xml:space="preserve"> policymakers. </w:t>
      </w:r>
      <w:r w:rsidR="001E3721">
        <w:t xml:space="preserve">The good news, as shown in </w:t>
      </w:r>
      <w:r w:rsidR="00216C5B">
        <w:fldChar w:fldCharType="begin"/>
      </w:r>
      <w:r w:rsidR="001E3721">
        <w:instrText xml:space="preserve"> REF _Ref436061223 \h </w:instrText>
      </w:r>
      <w:r w:rsidR="00216C5B">
        <w:fldChar w:fldCharType="separate"/>
      </w:r>
      <w:r w:rsidR="001E3721" w:rsidRPr="00F65848">
        <w:t xml:space="preserve">Figure </w:t>
      </w:r>
      <w:r w:rsidR="001E3721" w:rsidRPr="00F65848">
        <w:rPr>
          <w:noProof/>
        </w:rPr>
        <w:t>1</w:t>
      </w:r>
      <w:r w:rsidR="00216C5B">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5"/>
      </w:r>
      <w:r w:rsidR="00907535">
        <w:t xml:space="preserve"> </w:t>
      </w:r>
    </w:p>
    <w:p w:rsidR="00496703" w:rsidRPr="00F65848" w:rsidRDefault="00496703" w:rsidP="00496703">
      <w:pPr>
        <w:pStyle w:val="ListParagraph"/>
      </w:pPr>
    </w:p>
    <w:p w:rsidR="00327066" w:rsidRPr="00F65848" w:rsidRDefault="00327066" w:rsidP="00327066">
      <w:pPr>
        <w:pStyle w:val="ListParagraph"/>
        <w:numPr>
          <w:ilvl w:val="0"/>
          <w:numId w:val="1"/>
        </w:numPr>
      </w:pPr>
      <w:r w:rsidRPr="00F65848">
        <w:t>Individual companies</w:t>
      </w:r>
    </w:p>
    <w:p w:rsidR="00327066" w:rsidRPr="00F65848" w:rsidRDefault="00327066" w:rsidP="00327066">
      <w:pPr>
        <w:pStyle w:val="ListParagraph"/>
        <w:numPr>
          <w:ilvl w:val="0"/>
          <w:numId w:val="1"/>
        </w:numPr>
      </w:pPr>
      <w:r w:rsidRPr="00F65848">
        <w:t>Patterns</w:t>
      </w:r>
    </w:p>
    <w:p w:rsidR="00327066" w:rsidRPr="00F65848" w:rsidRDefault="00327066" w:rsidP="00327066">
      <w:pPr>
        <w:pStyle w:val="ListParagraph"/>
        <w:numPr>
          <w:ilvl w:val="1"/>
          <w:numId w:val="1"/>
        </w:numPr>
      </w:pPr>
      <w:r w:rsidRPr="00F65848">
        <w:t xml:space="preserve">Defense predominant, HHS second, but distributed </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lastRenderedPageBreak/>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9).</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10)</w:t>
      </w:r>
      <w:r w:rsidRPr="00F65848">
        <w:rPr>
          <w:rFonts w:asciiTheme="minorHAnsi" w:hAnsiTheme="minorHAnsi" w:cs="Helvetica"/>
          <w:color w:val="333333"/>
          <w:sz w:val="22"/>
          <w:szCs w:val="22"/>
        </w:rPr>
        <w:t>.</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11)</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19)</w:t>
      </w:r>
      <w:r w:rsidRPr="00F65848">
        <w:rPr>
          <w:rFonts w:asciiTheme="minorHAnsi" w:hAnsiTheme="minorHAnsi" w:cs="Helvetica"/>
          <w:color w:val="333333"/>
          <w:sz w:val="22"/>
          <w:szCs w:val="22"/>
        </w:rPr>
        <w:t>.</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20)</w:t>
      </w:r>
      <w:r w:rsidRPr="00F65848">
        <w:rPr>
          <w:rFonts w:asciiTheme="minorHAnsi" w:hAnsiTheme="minorHAnsi" w:cs="Helvetica"/>
          <w:color w:val="333333"/>
          <w:sz w:val="22"/>
          <w:szCs w:val="22"/>
        </w:rPr>
        <w:t>.</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Globalization and commercialization have, in turn, led to more competition, which is good, because it leads to more innovative thinking.  That’s driven a third trend, which is that the 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21).</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w:t>
      </w:r>
      <w:proofErr w:type="spellStart"/>
      <w:r w:rsidRPr="00F65848">
        <w:rPr>
          <w:rFonts w:asciiTheme="minorHAnsi" w:hAnsiTheme="minorHAnsi" w:cs="Helvetica"/>
          <w:color w:val="333333"/>
          <w:sz w:val="22"/>
          <w:szCs w:val="22"/>
        </w:rPr>
        <w:t>DoD</w:t>
      </w:r>
      <w:proofErr w:type="spellEnd"/>
      <w:r w:rsidRPr="00F65848">
        <w:rPr>
          <w:rFonts w:asciiTheme="minorHAnsi" w:hAnsiTheme="minorHAnsi" w:cs="Helvetica"/>
          <w:color w:val="333333"/>
          <w:sz w:val="22"/>
          <w:szCs w:val="22"/>
        </w:rPr>
        <w:t xml:space="preserve">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27)</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lastRenderedPageBreak/>
        <w:t xml:space="preserve">But other examples we hear less about.  Work on Google’s search algorithm was funded by a grant from the NSF, National Science Foundation.  And most technologies used throughout Silicon Valley – including many that Apple brilliantly integrated into the </w:t>
      </w:r>
      <w:proofErr w:type="spellStart"/>
      <w:r w:rsidRPr="00F65848">
        <w:rPr>
          <w:rFonts w:asciiTheme="minorHAnsi" w:hAnsiTheme="minorHAnsi" w:cs="Helvetica"/>
          <w:color w:val="333333"/>
          <w:sz w:val="22"/>
          <w:szCs w:val="22"/>
        </w:rPr>
        <w:t>iPhone</w:t>
      </w:r>
      <w:proofErr w:type="spellEnd"/>
      <w:r w:rsidRPr="00F65848">
        <w:rPr>
          <w:rFonts w:asciiTheme="minorHAnsi" w:hAnsiTheme="minorHAnsi" w:cs="Helvetica"/>
          <w:color w:val="333333"/>
          <w:sz w:val="22"/>
          <w:szCs w:val="22"/>
        </w:rPr>
        <w:t xml:space="preserve"> – can be traced back to government or </w:t>
      </w:r>
      <w:proofErr w:type="spellStart"/>
      <w:r w:rsidRPr="00F65848">
        <w:rPr>
          <w:rFonts w:asciiTheme="minorHAnsi" w:hAnsiTheme="minorHAnsi" w:cs="Helvetica"/>
          <w:color w:val="333333"/>
          <w:sz w:val="22"/>
          <w:szCs w:val="22"/>
        </w:rPr>
        <w:t>DoD</w:t>
      </w:r>
      <w:proofErr w:type="spellEnd"/>
      <w:r w:rsidRPr="00F65848">
        <w:rPr>
          <w:rFonts w:asciiTheme="minorHAnsi" w:hAnsiTheme="minorHAnsi" w:cs="Helvetica"/>
          <w:color w:val="333333"/>
          <w:sz w:val="22"/>
          <w:szCs w:val="22"/>
        </w:rPr>
        <w:t xml:space="preserve"> research and expenditures.  The developers of multi-touch worked together through a fellowship funded by the National Science Foundation and the CIA.  </w:t>
      </w:r>
      <w:proofErr w:type="spellStart"/>
      <w:r w:rsidRPr="00F65848">
        <w:rPr>
          <w:rFonts w:asciiTheme="minorHAnsi" w:hAnsiTheme="minorHAnsi" w:cs="Helvetica"/>
          <w:color w:val="333333"/>
          <w:sz w:val="22"/>
          <w:szCs w:val="22"/>
        </w:rPr>
        <w:t>iOS’s</w:t>
      </w:r>
      <w:proofErr w:type="spellEnd"/>
      <w:r w:rsidRPr="00F65848">
        <w:rPr>
          <w:rFonts w:asciiTheme="minorHAnsi" w:hAnsiTheme="minorHAnsi" w:cs="Helvetica"/>
          <w:color w:val="333333"/>
          <w:sz w:val="22"/>
          <w:szCs w:val="22"/>
        </w:rPr>
        <w:t xml:space="preserve"> </w:t>
      </w:r>
      <w:proofErr w:type="spellStart"/>
      <w:r w:rsidRPr="00F65848">
        <w:rPr>
          <w:rFonts w:asciiTheme="minorHAnsi" w:hAnsiTheme="minorHAnsi" w:cs="Helvetica"/>
          <w:color w:val="333333"/>
          <w:sz w:val="22"/>
          <w:szCs w:val="22"/>
        </w:rPr>
        <w:t>Siri</w:t>
      </w:r>
      <w:proofErr w:type="spellEnd"/>
      <w:r w:rsidRPr="00F65848">
        <w:rPr>
          <w:rFonts w:asciiTheme="minorHAnsi" w:hAnsiTheme="minorHAnsi" w:cs="Helvetica"/>
          <w:color w:val="333333"/>
          <w:sz w:val="22"/>
          <w:szCs w:val="22"/>
        </w:rPr>
        <w:t xml:space="preserve">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w:t>
      </w:r>
      <w:proofErr w:type="spellStart"/>
      <w:r w:rsidR="0092105D" w:rsidRPr="00F65848">
        <w:rPr>
          <w:rFonts w:asciiTheme="minorHAnsi" w:hAnsiTheme="minorHAnsi" w:cs="Helvetica"/>
          <w:color w:val="333333"/>
          <w:sz w:val="22"/>
          <w:szCs w:val="22"/>
        </w:rPr>
        <w:t>para</w:t>
      </w:r>
      <w:proofErr w:type="spellEnd"/>
      <w:r w:rsidR="0092105D" w:rsidRPr="00F65848">
        <w:rPr>
          <w:rFonts w:asciiTheme="minorHAnsi" w:hAnsiTheme="minorHAnsi" w:cs="Helvetica"/>
          <w:color w:val="333333"/>
          <w:sz w:val="22"/>
          <w:szCs w:val="22"/>
        </w:rPr>
        <w:t xml:space="preserve"> 28).</w:t>
      </w:r>
    </w:p>
    <w:p w:rsidR="00327066" w:rsidRPr="00F65848" w:rsidRDefault="00327066"/>
    <w:p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rsidR="00327066" w:rsidRPr="00F65848" w:rsidRDefault="00327066" w:rsidP="00327066">
      <w:pPr>
        <w:rPr>
          <w:rFonts w:eastAsia="Times New Roman" w:cs="Arial"/>
          <w:color w:val="333333"/>
        </w:rPr>
      </w:pPr>
    </w:p>
    <w:p w:rsidR="00327066" w:rsidRPr="00F65848" w:rsidRDefault="002D27FB" w:rsidP="00327066">
      <w:r w:rsidRPr="00F65848">
        <w:t>Concerns:</w:t>
      </w:r>
    </w:p>
    <w:p w:rsidR="002D27FB" w:rsidRPr="00F65848" w:rsidRDefault="002D27FB" w:rsidP="00327066">
      <w:pPr>
        <w:rPr>
          <w:rFonts w:cs="Helvetica"/>
          <w:color w:val="333333"/>
          <w:shd w:val="clear" w:color="auto" w:fill="FFFFFF"/>
        </w:rPr>
      </w:pPr>
      <w:r w:rsidRPr="00F65848">
        <w:rPr>
          <w:rFonts w:cs="Helvetica"/>
          <w:color w:val="333333"/>
          <w:shd w:val="clear" w:color="auto" w:fill="FFFFFF"/>
        </w:rPr>
        <w:t xml:space="preserve">One concern I’ve heard about is the worry that the government will insist on taking intellectual property, and then reveal proprietary information to the public and to competitors.  Let me assure you that we understand and appreciate industry’s right to intellectual property.  And </w:t>
      </w:r>
      <w:proofErr w:type="spellStart"/>
      <w:r w:rsidRPr="00F65848">
        <w:rPr>
          <w:rFonts w:cs="Helvetica"/>
          <w:color w:val="333333"/>
          <w:shd w:val="clear" w:color="auto" w:fill="FFFFFF"/>
        </w:rPr>
        <w:t>DoD</w:t>
      </w:r>
      <w:proofErr w:type="spellEnd"/>
      <w:r w:rsidRPr="00F65848">
        <w:rPr>
          <w:rFonts w:cs="Helvetica"/>
          <w:color w:val="333333"/>
          <w:shd w:val="clear" w:color="auto" w:fill="FFFFFF"/>
        </w:rPr>
        <w:t xml:space="preserve">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w:t>
      </w:r>
      <w:proofErr w:type="spellStart"/>
      <w:r w:rsidR="0092105D" w:rsidRPr="00F65848">
        <w:rPr>
          <w:rFonts w:cs="Helvetica"/>
          <w:color w:val="333333"/>
          <w:shd w:val="clear" w:color="auto" w:fill="FFFFFF"/>
        </w:rPr>
        <w:t>para</w:t>
      </w:r>
      <w:proofErr w:type="spellEnd"/>
      <w:r w:rsidR="0092105D" w:rsidRPr="00F65848">
        <w:rPr>
          <w:rFonts w:cs="Helvetica"/>
          <w:color w:val="333333"/>
          <w:shd w:val="clear" w:color="auto" w:fill="FFFFFF"/>
        </w:rPr>
        <w:t xml:space="preserve"> 48)</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w:t>
      </w:r>
      <w:proofErr w:type="spellStart"/>
      <w:r w:rsidR="00D73C0B" w:rsidRPr="00F65848">
        <w:rPr>
          <w:rFonts w:asciiTheme="minorHAnsi" w:hAnsiTheme="minorHAnsi" w:cs="Helvetica"/>
          <w:color w:val="333333"/>
          <w:sz w:val="22"/>
          <w:szCs w:val="22"/>
        </w:rPr>
        <w:t>para</w:t>
      </w:r>
      <w:proofErr w:type="spellEnd"/>
      <w:r w:rsidR="00D73C0B" w:rsidRPr="00F65848">
        <w:rPr>
          <w:rFonts w:asciiTheme="minorHAnsi" w:hAnsiTheme="minorHAnsi" w:cs="Helvetica"/>
          <w:color w:val="333333"/>
          <w:sz w:val="22"/>
          <w:szCs w:val="22"/>
        </w:rPr>
        <w:t xml:space="preserve"> 53)</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And the same is true, finally, with </w:t>
      </w:r>
      <w:proofErr w:type="spellStart"/>
      <w:r w:rsidRPr="00F65848">
        <w:rPr>
          <w:rFonts w:asciiTheme="minorHAnsi" w:hAnsiTheme="minorHAnsi" w:cs="Helvetica"/>
          <w:color w:val="333333"/>
          <w:sz w:val="22"/>
          <w:szCs w:val="22"/>
        </w:rPr>
        <w:t>cybersecurity</w:t>
      </w:r>
      <w:proofErr w:type="spellEnd"/>
      <w:r w:rsidRPr="00F65848">
        <w:rPr>
          <w:rFonts w:asciiTheme="minorHAnsi" w:hAnsiTheme="minorHAnsi" w:cs="Helvetica"/>
          <w:color w:val="333333"/>
          <w:sz w:val="22"/>
          <w:szCs w:val="22"/>
        </w:rPr>
        <w:t xml:space="preserve"> – we’re going to have to work together on this one."</w:t>
      </w:r>
      <w:r w:rsidR="00D73C0B" w:rsidRPr="00F65848">
        <w:rPr>
          <w:rFonts w:asciiTheme="minorHAnsi" w:hAnsiTheme="minorHAnsi" w:cs="Helvetica"/>
          <w:color w:val="333333"/>
          <w:sz w:val="22"/>
          <w:szCs w:val="22"/>
        </w:rPr>
        <w:t xml:space="preserve"> (</w:t>
      </w:r>
      <w:proofErr w:type="spellStart"/>
      <w:r w:rsidR="00D73C0B" w:rsidRPr="00F65848">
        <w:rPr>
          <w:rFonts w:asciiTheme="minorHAnsi" w:hAnsiTheme="minorHAnsi" w:cs="Helvetica"/>
          <w:color w:val="333333"/>
          <w:sz w:val="22"/>
          <w:szCs w:val="22"/>
        </w:rPr>
        <w:t>para</w:t>
      </w:r>
      <w:proofErr w:type="spellEnd"/>
      <w:r w:rsidR="00D73C0B" w:rsidRPr="00F65848">
        <w:rPr>
          <w:rFonts w:asciiTheme="minorHAnsi" w:hAnsiTheme="minorHAnsi" w:cs="Helvetica"/>
          <w:color w:val="333333"/>
          <w:sz w:val="22"/>
          <w:szCs w:val="22"/>
        </w:rPr>
        <w:t xml:space="preserve"> 54)</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w:t>
      </w:r>
      <w:proofErr w:type="spellStart"/>
      <w:r w:rsidR="00D73C0B" w:rsidRPr="00F65848">
        <w:rPr>
          <w:rFonts w:asciiTheme="minorHAnsi" w:hAnsiTheme="minorHAnsi" w:cs="Helvetica"/>
          <w:color w:val="333333"/>
          <w:sz w:val="22"/>
          <w:szCs w:val="22"/>
          <w:shd w:val="clear" w:color="auto" w:fill="FFFFFF"/>
        </w:rPr>
        <w:t>para</w:t>
      </w:r>
      <w:proofErr w:type="spellEnd"/>
      <w:r w:rsidR="00D73C0B" w:rsidRPr="00F65848">
        <w:rPr>
          <w:rFonts w:asciiTheme="minorHAnsi" w:hAnsiTheme="minorHAnsi" w:cs="Helvetica"/>
          <w:color w:val="333333"/>
          <w:sz w:val="22"/>
          <w:szCs w:val="22"/>
          <w:shd w:val="clear" w:color="auto" w:fill="FFFFFF"/>
        </w:rPr>
        <w:t xml:space="preserve"> 59) </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For this first look at Silicon Valley contracting, the study team created a dataset that included the top 30 publically traded silicon valley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6"/>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w:t>
      </w:r>
      <w:proofErr w:type="spellStart"/>
      <w:r w:rsidR="00D73C0B" w:rsidRPr="00F65848">
        <w:rPr>
          <w:rFonts w:asciiTheme="minorHAnsi" w:hAnsiTheme="minorHAnsi" w:cs="Helvetica"/>
          <w:color w:val="333333"/>
          <w:sz w:val="22"/>
          <w:szCs w:val="22"/>
          <w:shd w:val="clear" w:color="auto" w:fill="FFFFFF"/>
        </w:rPr>
        <w:t>para</w:t>
      </w:r>
      <w:proofErr w:type="spellEnd"/>
      <w:r w:rsidR="00D73C0B" w:rsidRPr="00F65848">
        <w:rPr>
          <w:rFonts w:asciiTheme="minorHAnsi" w:hAnsiTheme="minorHAnsi" w:cs="Helvetica"/>
          <w:color w:val="333333"/>
          <w:sz w:val="22"/>
          <w:szCs w:val="22"/>
          <w:shd w:val="clear" w:color="auto" w:fill="FFFFFF"/>
        </w:rPr>
        <w:t xml:space="preserve"> 55)</w:t>
      </w:r>
    </w:p>
    <w:p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reg Sanders" w:date="2015-11-23T07:46:00Z" w:initials="GS">
    <w:p w:rsidR="00B246CE" w:rsidRDefault="00B246CE">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w:t>
      </w:r>
      <w:proofErr w:type="spellStart"/>
      <w:r>
        <w:t>phot</w:t>
      </w:r>
      <w:proofErr w:type="spellEnd"/>
      <w:r>
        <w: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76298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3F9B" w:rsidRDefault="005A3F9B" w:rsidP="001E0DF3">
      <w:pPr>
        <w:spacing w:after="0" w:line="240" w:lineRule="auto"/>
      </w:pPr>
      <w:r>
        <w:separator/>
      </w:r>
    </w:p>
  </w:endnote>
  <w:endnote w:type="continuationSeparator" w:id="0">
    <w:p w:rsidR="005A3F9B" w:rsidRDefault="005A3F9B" w:rsidP="001E0D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3F9B" w:rsidRDefault="005A3F9B" w:rsidP="001E0DF3">
      <w:pPr>
        <w:spacing w:after="0" w:line="240" w:lineRule="auto"/>
      </w:pPr>
      <w:r>
        <w:separator/>
      </w:r>
    </w:p>
  </w:footnote>
  <w:footnote w:type="continuationSeparator" w:id="0">
    <w:p w:rsidR="005A3F9B" w:rsidRDefault="005A3F9B" w:rsidP="001E0DF3">
      <w:pPr>
        <w:spacing w:after="0" w:line="240" w:lineRule="auto"/>
      </w:pPr>
      <w:r>
        <w:continuationSeparator/>
      </w:r>
    </w:p>
  </w:footnote>
  <w:footnote w:id="1">
    <w:p w:rsidR="00B246CE" w:rsidRDefault="00B246CE">
      <w:pPr>
        <w:pStyle w:val="FootnoteText"/>
      </w:pPr>
      <w:r>
        <w:rPr>
          <w:rStyle w:val="FootnoteReference"/>
        </w:rPr>
        <w:footnoteRef/>
      </w:r>
      <w:r>
        <w:t xml:space="preserve"> Has Andrew said this publically or can we run down a source?</w:t>
      </w:r>
    </w:p>
  </w:footnote>
  <w:footnote w:id="2">
    <w:p w:rsidR="00B246CE" w:rsidRDefault="00B246CE">
      <w:pPr>
        <w:pStyle w:val="FootnoteText"/>
      </w:pPr>
      <w:r>
        <w:rPr>
          <w:rStyle w:val="FootnoteReference"/>
        </w:rPr>
        <w:footnoteRef/>
      </w:r>
      <w:r>
        <w:t xml:space="preserve"> The merger was completed in August of 2008 and was incorporated into CSIS's data starting FY2009 </w:t>
      </w:r>
      <w:r>
        <w:fldChar w:fldCharType="begin" w:fldLock="1"/>
      </w:r>
      <w:r>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previously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rsidR="00B246CE" w:rsidRDefault="00B246CE">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fldChar w:fldCharType="begin" w:fldLock="1"/>
      </w:r>
      <w:r>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id" : "ITEM-3", "issued" : { "date-parts" : [ [ "0" ] ] }, "title" : "SV150: Searchable database of Silicon Valley's top 150 companies for 2015 - San Jose Mercury News", "type" : "webpage" }, "uris" : [ "http://www.mendeley.com/documents/?uuid=20c952d1-2bef-46b2-b5a8-278a16dc36fd" ] } ], "mendeley" : { "formattedCitation" : "(\u201cSV150: Searchable database of Silicon Valley\u2019s top 150 companies for 2015 - San Jose Mercury News,\u201d n.d.; Willis &amp; Davis, 2014; Willis, 2013)", "plainTextFormattedCitation" : "(\u201cSV150: Searchable database of Silicon Valley\u2019s top 150 companies for 2015 - San Jose Mercury News,\u201d n.d.; Willis &amp; Davis, 2014; Willis, 2013)", "previouslyFormattedCitation" : "(\u201cSV150: Searchable database of Silicon Valley\u2019s top 150 companies for 2015 - San Jose Mercury News,\u201d n.d.; Willis &amp; Davis, 2014; Willis, 2013)" }, "properties" : { "noteIndex" : 0 }, "schema" : "https://github.com/citation-style-language/schema/raw/master/csl-citation.json" }</w:instrText>
      </w:r>
      <w:r>
        <w:fldChar w:fldCharType="separate"/>
      </w:r>
      <w:r w:rsidRPr="00217609">
        <w:rPr>
          <w:noProof/>
        </w:rPr>
        <w:t>(“SV150: Searchable database of Silicon Valley’s top 150 companies for 2015 - San Jose Mercury News,” n.d.; Willis &amp; Davis, 2014; Willis, 2013)</w:t>
      </w:r>
      <w:r>
        <w:fldChar w:fldCharType="end"/>
      </w:r>
      <w:r>
        <w:t xml:space="preserve">. Two sibling companies of </w:t>
      </w:r>
      <w:proofErr w:type="spellStart"/>
      <w:r>
        <w:t>Verian</w:t>
      </w:r>
      <w:proofErr w:type="spellEnd"/>
      <w:r>
        <w:t xml:space="preserve"> Medical Systems were also included: Varian Inc. and Varian Semiconductor Equipment. Taken together, these three companies </w:t>
      </w:r>
    </w:p>
  </w:footnote>
  <w:footnote w:id="4">
    <w:p w:rsidR="00B246CE" w:rsidRDefault="00B246CE" w:rsidP="00D154A0">
      <w:pPr>
        <w:spacing w:after="0"/>
      </w:pPr>
      <w:r>
        <w:rPr>
          <w:rStyle w:val="FootnoteReference"/>
        </w:rPr>
        <w:footnoteRef/>
      </w:r>
      <w:r>
        <w:t xml:space="preserve"> W</w:t>
      </w:r>
      <w:r w:rsidRPr="00EB019A">
        <w:rPr>
          <w:noProof/>
          <w:sz w:val="20"/>
          <w:szCs w:val="20"/>
        </w:rPr>
        <w:t xml:space="preserve">hile Varian Medical Systems remains a major Silicon Valley player, its two sibling companies </w:t>
      </w:r>
      <w:r>
        <w:rPr>
          <w:noProof/>
          <w:sz w:val="20"/>
          <w:szCs w:val="20"/>
        </w:rPr>
        <w:t xml:space="preserve">Varian Inc and Varian Semiconductor Equipment </w:t>
      </w:r>
      <w:r w:rsidRPr="00EB019A">
        <w:rPr>
          <w:noProof/>
          <w:sz w:val="20"/>
          <w:szCs w:val="20"/>
        </w:rPr>
        <w:t xml:space="preserve">were purchased by Agilent and </w:t>
      </w:r>
      <w:r>
        <w:rPr>
          <w:noProof/>
          <w:sz w:val="20"/>
          <w:szCs w:val="20"/>
        </w:rPr>
        <w:t>Applied Materials.</w:t>
      </w:r>
    </w:p>
  </w:footnote>
  <w:footnote w:id="5">
    <w:p w:rsidR="00B246CE" w:rsidRDefault="00B246CE">
      <w:pPr>
        <w:pStyle w:val="FootnoteText"/>
      </w:pPr>
      <w:r>
        <w:rPr>
          <w:rStyle w:val="FootnoteReference"/>
        </w:rPr>
        <w:footnoteRef/>
      </w:r>
      <w:r>
        <w:t xml:space="preserve"> "</w:t>
      </w:r>
      <w:r w:rsidRPr="00F8505D">
        <w:rPr>
          <w:noProof/>
        </w:rPr>
        <w:t>The Navy Marine Corps Intranet (NMCI) is the Department of the Navy’s (DON) shore-based enterprise network in the continental United States and Hawaii</w:t>
      </w:r>
      <w:r>
        <w:rPr>
          <w:noProof/>
        </w:rPr>
        <w:t xml:space="preserve">... </w:t>
      </w:r>
      <w:r w:rsidRPr="00F8505D">
        <w:rPr>
          <w:noProof/>
        </w:rPr>
        <w:t>NMCI represents about 70 percent of all DON IT operations and is second only to the Internet in size</w:t>
      </w:r>
      <w:r>
        <w:rPr>
          <w:noProof/>
        </w:rPr>
        <w:t>"</w:t>
      </w:r>
      <w:r>
        <w:t xml:space="preserve"> </w:t>
      </w:r>
      <w:r>
        <w:fldChar w:fldCharType="begin" w:fldLock="1"/>
      </w:r>
      <w:r>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fldChar w:fldCharType="separate"/>
      </w:r>
      <w:r w:rsidRPr="00F8505D">
        <w:rPr>
          <w:noProof/>
        </w:rPr>
        <w:t>(“About NMCI,” n.d., para. 1)</w:t>
      </w:r>
      <w:r>
        <w:fldChar w:fldCharType="end"/>
      </w:r>
      <w:r>
        <w:t>.</w:t>
      </w:r>
    </w:p>
  </w:footnote>
  <w:footnote w:id="6">
    <w:p w:rsidR="00B246CE" w:rsidRDefault="00B246CE">
      <w:pPr>
        <w:pStyle w:val="FootnoteText"/>
      </w:pPr>
      <w:r>
        <w:rPr>
          <w:rStyle w:val="FootnoteReference"/>
        </w:rPr>
        <w:footnoteRef/>
      </w:r>
      <w:r>
        <w:t xml:space="preserve"> Varian Inc. and Varian Semiconductors were also included despite not being in the top 30 list. </w:t>
      </w:r>
      <w:proofErr w:type="spellStart"/>
      <w:r>
        <w:t>There</w:t>
      </w:r>
      <w:proofErr w:type="spellEnd"/>
      <w:r>
        <w:t xml:space="preserv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silicon valley sample is discussed in greater detail in the methodology se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8668F6"/>
    <w:multiLevelType w:val="hybridMultilevel"/>
    <w:tmpl w:val="EA125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7934024C"/>
    <w:multiLevelType w:val="hybridMultilevel"/>
    <w:tmpl w:val="B24EF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rsids>
    <w:rsidRoot w:val="00327066"/>
    <w:rsid w:val="00005033"/>
    <w:rsid w:val="0003314E"/>
    <w:rsid w:val="0005164C"/>
    <w:rsid w:val="000665BD"/>
    <w:rsid w:val="000738A8"/>
    <w:rsid w:val="0007404B"/>
    <w:rsid w:val="00082E6C"/>
    <w:rsid w:val="00093341"/>
    <w:rsid w:val="000C020E"/>
    <w:rsid w:val="000D438D"/>
    <w:rsid w:val="0011666F"/>
    <w:rsid w:val="00175E6B"/>
    <w:rsid w:val="00190567"/>
    <w:rsid w:val="00192B16"/>
    <w:rsid w:val="001C1D0B"/>
    <w:rsid w:val="001E0DF3"/>
    <w:rsid w:val="001E3721"/>
    <w:rsid w:val="00216C5B"/>
    <w:rsid w:val="00217609"/>
    <w:rsid w:val="00255053"/>
    <w:rsid w:val="00260248"/>
    <w:rsid w:val="002931EC"/>
    <w:rsid w:val="002A36D0"/>
    <w:rsid w:val="002A72F1"/>
    <w:rsid w:val="002B568C"/>
    <w:rsid w:val="002B6757"/>
    <w:rsid w:val="002D27FB"/>
    <w:rsid w:val="002F09D0"/>
    <w:rsid w:val="002F72E3"/>
    <w:rsid w:val="00303A86"/>
    <w:rsid w:val="00304E07"/>
    <w:rsid w:val="00327066"/>
    <w:rsid w:val="00335679"/>
    <w:rsid w:val="0033667F"/>
    <w:rsid w:val="00356D67"/>
    <w:rsid w:val="003D6302"/>
    <w:rsid w:val="00496703"/>
    <w:rsid w:val="004C0C49"/>
    <w:rsid w:val="004E2968"/>
    <w:rsid w:val="004F2B51"/>
    <w:rsid w:val="00510D3A"/>
    <w:rsid w:val="00526CAD"/>
    <w:rsid w:val="00550DE9"/>
    <w:rsid w:val="005A3F9B"/>
    <w:rsid w:val="005B44D6"/>
    <w:rsid w:val="006109A5"/>
    <w:rsid w:val="00622B3C"/>
    <w:rsid w:val="00654E7B"/>
    <w:rsid w:val="00676BAC"/>
    <w:rsid w:val="00680F3C"/>
    <w:rsid w:val="0068428E"/>
    <w:rsid w:val="006D1245"/>
    <w:rsid w:val="006F667F"/>
    <w:rsid w:val="0076564C"/>
    <w:rsid w:val="00872243"/>
    <w:rsid w:val="008A4B83"/>
    <w:rsid w:val="008A5975"/>
    <w:rsid w:val="008B303C"/>
    <w:rsid w:val="00907535"/>
    <w:rsid w:val="0092105D"/>
    <w:rsid w:val="00987180"/>
    <w:rsid w:val="009C6C9C"/>
    <w:rsid w:val="009F5F5C"/>
    <w:rsid w:val="00A5512F"/>
    <w:rsid w:val="00AC2754"/>
    <w:rsid w:val="00AE48E7"/>
    <w:rsid w:val="00AE4CC7"/>
    <w:rsid w:val="00B00F75"/>
    <w:rsid w:val="00B246CE"/>
    <w:rsid w:val="00B4514F"/>
    <w:rsid w:val="00B51AAB"/>
    <w:rsid w:val="00B60A7B"/>
    <w:rsid w:val="00BC55DD"/>
    <w:rsid w:val="00BF1BCE"/>
    <w:rsid w:val="00C018AA"/>
    <w:rsid w:val="00C35794"/>
    <w:rsid w:val="00CD52E0"/>
    <w:rsid w:val="00CF4AE3"/>
    <w:rsid w:val="00D154A0"/>
    <w:rsid w:val="00D73C0B"/>
    <w:rsid w:val="00D82D92"/>
    <w:rsid w:val="00DC4604"/>
    <w:rsid w:val="00E01930"/>
    <w:rsid w:val="00E109A7"/>
    <w:rsid w:val="00E151F7"/>
    <w:rsid w:val="00E74164"/>
    <w:rsid w:val="00EB019A"/>
    <w:rsid w:val="00EB08CB"/>
    <w:rsid w:val="00F10FA5"/>
    <w:rsid w:val="00F1217B"/>
    <w:rsid w:val="00F47FF0"/>
    <w:rsid w:val="00F55C4F"/>
    <w:rsid w:val="00F60FDC"/>
    <w:rsid w:val="00F61D91"/>
    <w:rsid w:val="00F65848"/>
    <w:rsid w:val="00F8505D"/>
    <w:rsid w:val="00FA5EA8"/>
    <w:rsid w:val="00FC1F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r="http://schemas.openxmlformats.org/officeDocument/2006/relationships" xmlns:w="http://schemas.openxmlformats.org/wordprocessingml/2006/main">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54780456">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421292410">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file:///K:\Development\Defense\silicon_valley_graphs_files\figure-html\SubCustomer-1.png"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2.xml><?xml version="1.0" encoding="utf-8"?>
<ds:datastoreItem xmlns:ds="http://schemas.openxmlformats.org/officeDocument/2006/customXml" ds:itemID="{9338A896-371A-4DBE-82FB-96C068BC35F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887951-1D0B-43FF-93A4-5141E659B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5</TotalTime>
  <Pages>7</Pages>
  <Words>2743</Words>
  <Characters>1563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20</cp:revision>
  <dcterms:created xsi:type="dcterms:W3CDTF">2015-11-24T22:32:00Z</dcterms:created>
  <dcterms:modified xsi:type="dcterms:W3CDTF">2015-12-0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